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B85468">
      <w:pPr>
        <w:jc w:val="both"/>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B85468">
      <w:pPr>
        <w:jc w:val="both"/>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03D1D926"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ng để phân tích hành vi tiêu dùng. Việc này không chỉ giúp khám phá các xu hướng mới ra ứng dụng tiềm năng trong nghiên cứu marketing và quản trị.</w:t>
      </w:r>
    </w:p>
    <w:p w14:paraId="456CC2E0" w14:textId="08DB1954"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từ Điện Máy Xanh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w:t>
      </w:r>
      <w:r w:rsidRPr="00D93A14">
        <w:rPr>
          <w:sz w:val="26"/>
          <w:szCs w:val="26"/>
        </w:rPr>
        <w:t>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686FDB4A" w14:textId="57EB1237" w:rsidR="0046755A" w:rsidRDefault="0046755A" w:rsidP="00D93A14">
      <w:pPr>
        <w:jc w:val="center"/>
        <w:rPr>
          <w:b/>
          <w:bCs/>
          <w:iCs/>
          <w:sz w:val="36"/>
          <w:szCs w:val="32"/>
          <w:lang w:val="vi-VN"/>
        </w:rPr>
      </w:pPr>
      <w:r w:rsidRPr="00D93A14">
        <w:rPr>
          <w:bCs/>
          <w:iCs/>
          <w:sz w:val="36"/>
          <w:szCs w:val="32"/>
          <w:lang w:val="vi-VN"/>
        </w:rPr>
        <w:br w:type="page"/>
      </w:r>
      <w:r w:rsidR="00D93A14" w:rsidRPr="00D93A14">
        <w:rPr>
          <w:b/>
          <w:bCs/>
          <w:iCs/>
          <w:sz w:val="36"/>
          <w:szCs w:val="32"/>
          <w:lang w:val="vi-VN"/>
        </w:rPr>
        <w:lastRenderedPageBreak/>
        <w:t xml:space="preserve">Chương 3: </w:t>
      </w:r>
      <w:r w:rsidR="00D93A14">
        <w:rPr>
          <w:b/>
          <w:bCs/>
          <w:iCs/>
          <w:sz w:val="36"/>
          <w:szCs w:val="32"/>
          <w:lang w:val="vi-VN"/>
        </w:rPr>
        <w:t>Phương pháp thực nghiệm</w:t>
      </w:r>
    </w:p>
    <w:p w14:paraId="7026BD17" w14:textId="193117E4" w:rsidR="00D93A14" w:rsidRDefault="00D93A14" w:rsidP="00D93A14">
      <w:pPr>
        <w:jc w:val="center"/>
        <w:rPr>
          <w:b/>
          <w:bCs/>
          <w:iCs/>
          <w:sz w:val="36"/>
          <w:szCs w:val="32"/>
          <w:lang w:val="vi-VN"/>
        </w:rPr>
      </w:pPr>
    </w:p>
    <w:p w14:paraId="0B6E351D" w14:textId="77777777" w:rsidR="00D93A14" w:rsidRPr="00D93A14" w:rsidRDefault="00D93A14" w:rsidP="00D93A14">
      <w:pPr>
        <w:jc w:val="both"/>
        <w:rPr>
          <w:b/>
          <w:bCs/>
          <w:iCs/>
          <w:sz w:val="36"/>
          <w:szCs w:val="32"/>
          <w:lang w:val="vi-VN"/>
        </w:rPr>
      </w:pPr>
      <w:bookmarkStart w:id="1" w:name="_GoBack"/>
      <w:bookmarkEnd w:id="1"/>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F56CF" w14:textId="77777777" w:rsidR="00286C5C" w:rsidRDefault="00286C5C">
      <w:r>
        <w:separator/>
      </w:r>
    </w:p>
  </w:endnote>
  <w:endnote w:type="continuationSeparator" w:id="0">
    <w:p w14:paraId="1DC6A65A" w14:textId="77777777" w:rsidR="00286C5C" w:rsidRDefault="00286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54CF4" w14:textId="77777777" w:rsidR="00286C5C" w:rsidRDefault="00286C5C">
      <w:r>
        <w:separator/>
      </w:r>
    </w:p>
  </w:footnote>
  <w:footnote w:type="continuationSeparator" w:id="0">
    <w:p w14:paraId="559580FA" w14:textId="77777777" w:rsidR="00286C5C" w:rsidRDefault="00286C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6"/>
  </w:num>
  <w:num w:numId="3">
    <w:abstractNumId w:val="5"/>
  </w:num>
  <w:num w:numId="4">
    <w:abstractNumId w:val="3"/>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E0935"/>
    <w:rsid w:val="001226AA"/>
    <w:rsid w:val="00135E8F"/>
    <w:rsid w:val="00157417"/>
    <w:rsid w:val="001854DF"/>
    <w:rsid w:val="00195AB9"/>
    <w:rsid w:val="001A6E87"/>
    <w:rsid w:val="001B1235"/>
    <w:rsid w:val="0024376F"/>
    <w:rsid w:val="00286C5C"/>
    <w:rsid w:val="002B1789"/>
    <w:rsid w:val="002C3575"/>
    <w:rsid w:val="002D5C5E"/>
    <w:rsid w:val="003305E3"/>
    <w:rsid w:val="003609D7"/>
    <w:rsid w:val="003648A7"/>
    <w:rsid w:val="00365F77"/>
    <w:rsid w:val="00367F3E"/>
    <w:rsid w:val="00375032"/>
    <w:rsid w:val="003A0C12"/>
    <w:rsid w:val="003B047B"/>
    <w:rsid w:val="003B76FE"/>
    <w:rsid w:val="003C75BA"/>
    <w:rsid w:val="003E789B"/>
    <w:rsid w:val="003F5B54"/>
    <w:rsid w:val="004050F9"/>
    <w:rsid w:val="004066A9"/>
    <w:rsid w:val="00452394"/>
    <w:rsid w:val="0046755A"/>
    <w:rsid w:val="00483520"/>
    <w:rsid w:val="004944C3"/>
    <w:rsid w:val="00497241"/>
    <w:rsid w:val="0053583E"/>
    <w:rsid w:val="0054458F"/>
    <w:rsid w:val="00564775"/>
    <w:rsid w:val="00580CAA"/>
    <w:rsid w:val="00585E2F"/>
    <w:rsid w:val="005B445C"/>
    <w:rsid w:val="005D2ADD"/>
    <w:rsid w:val="005D723F"/>
    <w:rsid w:val="00621939"/>
    <w:rsid w:val="00622E41"/>
    <w:rsid w:val="00627821"/>
    <w:rsid w:val="00656A38"/>
    <w:rsid w:val="006948ED"/>
    <w:rsid w:val="006C04D2"/>
    <w:rsid w:val="00713EE3"/>
    <w:rsid w:val="00773536"/>
    <w:rsid w:val="007D1784"/>
    <w:rsid w:val="007D2EDF"/>
    <w:rsid w:val="008017BD"/>
    <w:rsid w:val="008177F5"/>
    <w:rsid w:val="00831497"/>
    <w:rsid w:val="0086091A"/>
    <w:rsid w:val="008B262E"/>
    <w:rsid w:val="008F768C"/>
    <w:rsid w:val="009015F3"/>
    <w:rsid w:val="00945C59"/>
    <w:rsid w:val="00960A74"/>
    <w:rsid w:val="00972F3F"/>
    <w:rsid w:val="0098137A"/>
    <w:rsid w:val="009E05CE"/>
    <w:rsid w:val="009F4E09"/>
    <w:rsid w:val="00A33CDD"/>
    <w:rsid w:val="00A93ED2"/>
    <w:rsid w:val="00AA07F3"/>
    <w:rsid w:val="00AE2F62"/>
    <w:rsid w:val="00AE7F33"/>
    <w:rsid w:val="00AF13F4"/>
    <w:rsid w:val="00B85468"/>
    <w:rsid w:val="00BD464B"/>
    <w:rsid w:val="00BD4B28"/>
    <w:rsid w:val="00BE1E82"/>
    <w:rsid w:val="00C12036"/>
    <w:rsid w:val="00C23266"/>
    <w:rsid w:val="00C27ADE"/>
    <w:rsid w:val="00C447A3"/>
    <w:rsid w:val="00C44FA0"/>
    <w:rsid w:val="00C47F23"/>
    <w:rsid w:val="00CE2CD0"/>
    <w:rsid w:val="00CF66BC"/>
    <w:rsid w:val="00D73C25"/>
    <w:rsid w:val="00D93A14"/>
    <w:rsid w:val="00DE4B9B"/>
    <w:rsid w:val="00E063A5"/>
    <w:rsid w:val="00E13F0C"/>
    <w:rsid w:val="00E45FB0"/>
    <w:rsid w:val="00E96E4E"/>
    <w:rsid w:val="00EF0DE2"/>
    <w:rsid w:val="00F1121D"/>
    <w:rsid w:val="00F72602"/>
    <w:rsid w:val="00F73618"/>
    <w:rsid w:val="00F810F0"/>
    <w:rsid w:val="00F836BE"/>
    <w:rsid w:val="00FB7615"/>
    <w:rsid w:val="00FC2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2</TotalTime>
  <Pages>22</Pages>
  <Words>4162</Words>
  <Characters>2372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14</cp:revision>
  <dcterms:created xsi:type="dcterms:W3CDTF">2024-10-05T08:27:00Z</dcterms:created>
  <dcterms:modified xsi:type="dcterms:W3CDTF">2024-10-2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